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C97E65">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C97E6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C97E6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C97E6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C97E6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C97E6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C97E6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42"/>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r w:rsidR="00AA7768">
        <w:t>A Figura 8 abaixo, apresenta o modelo de análise de recomendações dinâmica.</w:t>
      </w:r>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43"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3"/>
    </w:p>
    <w:p w14:paraId="24C10764" w14:textId="2C66BA1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r w:rsidR="00AA7768">
        <w:t>nas subseções a seguir</w:t>
      </w:r>
      <w:r w:rsidR="001C1637">
        <w:t>.</w:t>
      </w:r>
    </w:p>
    <w:p w14:paraId="755D63D7" w14:textId="5342343E" w:rsidR="002B6979" w:rsidRDefault="00DE09F4" w:rsidP="00CA31F6">
      <w:pPr>
        <w:pStyle w:val="Ttulo2"/>
      </w:pPr>
      <w:bookmarkStart w:id="45" w:name="_Toc44538400"/>
      <w:r>
        <w:t>Contexto</w:t>
      </w:r>
      <w:bookmarkEnd w:id="45"/>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5CCBB159"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r w:rsidR="00AA7768">
        <w:t xml:space="preserve"> É apresentado na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AA7768">
        <w:t xml:space="preserve"> abaixo,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46" w:name="_Ref42447869"/>
      <w:bookmarkStart w:id="47"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46"/>
      <w:r>
        <w:t xml:space="preserve"> Apresentação dos contextos utilizados no trabalho </w:t>
      </w:r>
      <w:r w:rsidRPr="00353DD1">
        <w:t>(próprio, 2020)</w:t>
      </w:r>
      <w:bookmarkEnd w:id="47"/>
    </w:p>
    <w:p w14:paraId="4C01A50F" w14:textId="55FEC274" w:rsidR="000E3BBD" w:rsidRPr="00642AD9" w:rsidRDefault="00675701" w:rsidP="00CA31F6">
      <w:r>
        <w:tab/>
        <w:t xml:space="preserve">Nas próximas </w:t>
      </w:r>
      <w:r w:rsidR="00AA7768">
        <w:t>sub</w:t>
      </w:r>
      <w:r>
        <w:t>se</w:t>
      </w:r>
      <w:r w:rsidR="00634D1C">
        <w:t xml:space="preserve">ções será </w:t>
      </w:r>
      <w:r w:rsidR="007B600C">
        <w:t xml:space="preserve">detalhado melhor cada item </w:t>
      </w:r>
      <w:r w:rsidR="008264A2">
        <w:t>da Figura 9</w:t>
      </w:r>
      <w:r w:rsidR="007B600C">
        <w:t>, além de, apresentar o processo desenvolvido para capturar cada contexto.</w:t>
      </w:r>
    </w:p>
    <w:p w14:paraId="2B059024" w14:textId="250FC77A" w:rsidR="008849DE" w:rsidRDefault="008849DE" w:rsidP="00CA31F6">
      <w:pPr>
        <w:pStyle w:val="Ttulo3"/>
      </w:pPr>
      <w:bookmarkStart w:id="48" w:name="_Toc44538401"/>
      <w:r w:rsidRPr="008849DE">
        <w:t>O que é o contexto comportamental?</w:t>
      </w:r>
      <w:bookmarkEnd w:id="48"/>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r w:rsidR="008264A2">
        <w:t>.</w:t>
      </w:r>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49" w:name="_Toc44538402"/>
      <w:r w:rsidRPr="008849DE">
        <w:t>O que é o contexto ambiente?</w:t>
      </w:r>
      <w:bookmarkEnd w:id="49"/>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r w:rsidR="008264A2">
        <w:t>.</w:t>
      </w:r>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p>
    <w:p w14:paraId="550D217F" w14:textId="4F74331A" w:rsidR="008849DE" w:rsidRDefault="008849DE" w:rsidP="00CA31F6">
      <w:pPr>
        <w:pStyle w:val="Ttulo3"/>
      </w:pPr>
      <w:bookmarkStart w:id="50" w:name="_Toc44538403"/>
      <w:r w:rsidRPr="008849DE">
        <w:t>Como será obtido os contextos?</w:t>
      </w:r>
      <w:bookmarkEnd w:id="50"/>
    </w:p>
    <w:p w14:paraId="3C0EDDD6" w14:textId="2976B11C"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r w:rsidR="008264A2">
        <w:t xml:space="preserve"> as quais são apresentadas</w:t>
      </w:r>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8264A2">
        <w:t xml:space="preserve"> abaixo</w:t>
      </w:r>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1" w:name="_Ref42447458"/>
      <w:bookmarkStart w:id="52"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2"/>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implicitamente, isso devido as limitações dos sensores e dados disponíveis na aplicação 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40B15E2" w:rsidR="00502915" w:rsidRDefault="00502915" w:rsidP="001C6C9A">
      <w:pPr>
        <w:pStyle w:val="PargrafodaLista"/>
        <w:numPr>
          <w:ilvl w:val="1"/>
          <w:numId w:val="8"/>
        </w:numPr>
      </w:pPr>
      <w:r>
        <w:t>ações</w:t>
      </w:r>
      <w:r w:rsidR="00A8362C">
        <w:t xml:space="preserve"> </w:t>
      </w:r>
      <w:r w:rsidR="00A74DCD">
        <w:t>em cima d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53"/>
      <w:commentRangeStart w:id="54"/>
      <w:r>
        <w:t>localização</w:t>
      </w:r>
      <w:commentRangeEnd w:id="53"/>
      <w:r w:rsidR="008264A2">
        <w:rPr>
          <w:rStyle w:val="Refdecomentrio"/>
        </w:rPr>
        <w:commentReference w:id="53"/>
      </w:r>
      <w:commentRangeEnd w:id="54"/>
      <w:r w:rsidR="001C6C9A">
        <w:rPr>
          <w:rStyle w:val="Refdecomentrio"/>
        </w:rPr>
        <w:commentReference w:id="5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55" w:name="_Ref42462937"/>
      <w:bookmarkStart w:id="56" w:name="_Toc44538404"/>
      <w:r>
        <w:t>O que são a</w:t>
      </w:r>
      <w:r w:rsidR="00512D8C">
        <w:t xml:space="preserve">s ações do </w:t>
      </w:r>
      <w:r w:rsidR="006B1587">
        <w:t>usuário</w:t>
      </w:r>
      <w:r>
        <w:t>?</w:t>
      </w:r>
      <w:bookmarkEnd w:id="55"/>
      <w:bookmarkEnd w:id="56"/>
    </w:p>
    <w:p w14:paraId="521BB652" w14:textId="73DD7BEA"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57"/>
      <w:commentRangeEnd w:id="57"/>
      <w:r w:rsidR="008264A2">
        <w:rPr>
          <w:rStyle w:val="Refdecomentrio"/>
        </w:rPr>
        <w:commentReference w:id="57"/>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8" w:name="_Toc44538405"/>
      <w:bookmarkStart w:id="59" w:name="_Ref44541781"/>
      <w:bookmarkStart w:id="60" w:name="_Ref44541789"/>
      <w:r>
        <w:t>Metodologia</w:t>
      </w:r>
      <w:r w:rsidR="00EE5AC3">
        <w:t xml:space="preserve"> do sistema</w:t>
      </w:r>
      <w:bookmarkEnd w:id="58"/>
      <w:bookmarkEnd w:id="59"/>
      <w:bookmarkEnd w:id="60"/>
    </w:p>
    <w:p w14:paraId="303F21D0" w14:textId="0DBE7F40" w:rsidR="006C7738" w:rsidRPr="006C7738" w:rsidRDefault="006C7738" w:rsidP="00CA31F6">
      <w:r>
        <w:tab/>
      </w:r>
      <w:r w:rsidR="00F7313E">
        <w:t xml:space="preserve">Para validar o modelo de sistema de recomendação, será desenvolvido uma </w:t>
      </w:r>
      <w:commentRangeStart w:id="61"/>
      <w:commentRangeStart w:id="62"/>
      <w:r w:rsidR="00F7313E">
        <w:t>aplicação</w:t>
      </w:r>
      <w:commentRangeEnd w:id="61"/>
      <w:r w:rsidR="008264A2">
        <w:rPr>
          <w:rStyle w:val="Refdecomentrio"/>
        </w:rPr>
        <w:commentReference w:id="61"/>
      </w:r>
      <w:commentRangeEnd w:id="62"/>
      <w:r w:rsidR="001C6C9A">
        <w:rPr>
          <w:rStyle w:val="Refdecomentrio"/>
        </w:rPr>
        <w:commentReference w:id="62"/>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15D62">
        <w:t xml:space="preserve"> abaixo</w:t>
      </w:r>
      <w:r w:rsidR="00256BF0">
        <w:t>.</w:t>
      </w:r>
    </w:p>
    <w:p w14:paraId="66240C09" w14:textId="77777777" w:rsidR="007649CF" w:rsidRDefault="0051111E" w:rsidP="00CA31F6">
      <w:commentRangeStart w:id="63"/>
      <w:commentRangeStart w:id="6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63"/>
      <w:r w:rsidR="00215D62">
        <w:rPr>
          <w:rStyle w:val="Refdecomentrio"/>
        </w:rPr>
        <w:commentReference w:id="63"/>
      </w:r>
      <w:commentRangeEnd w:id="64"/>
      <w:r w:rsidR="005B39DC">
        <w:rPr>
          <w:rStyle w:val="Refdecomentrio"/>
        </w:rPr>
        <w:commentReference w:id="64"/>
      </w:r>
    </w:p>
    <w:p w14:paraId="232A08C4" w14:textId="7D68A473" w:rsidR="002638C0" w:rsidRDefault="007649CF" w:rsidP="00CA31F6">
      <w:pPr>
        <w:pStyle w:val="Legenda"/>
      </w:pPr>
      <w:bookmarkStart w:id="65" w:name="_Ref42452795"/>
      <w:bookmarkStart w:id="6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5"/>
      <w:r>
        <w:t xml:space="preserve"> Etapas do desenvolvimento</w:t>
      </w:r>
      <w:r>
        <w:rPr>
          <w:noProof/>
        </w:rPr>
        <w:t xml:space="preserve"> do sistema de recomendação musical</w:t>
      </w:r>
      <w:r>
        <w:t xml:space="preserve"> </w:t>
      </w:r>
      <w:bookmarkStart w:id="67" w:name="_Hlk42442745"/>
      <w:r w:rsidRPr="00353DD1">
        <w:t>(próprio, 2020)</w:t>
      </w:r>
      <w:bookmarkEnd w:id="66"/>
      <w:bookmarkEnd w:id="67"/>
    </w:p>
    <w:p w14:paraId="24FD8A78" w14:textId="1774DECF" w:rsidR="00D902DF" w:rsidRDefault="00D902DF" w:rsidP="00CA31F6">
      <w:r>
        <w:tab/>
        <w:t xml:space="preserve">As perguntas </w:t>
      </w:r>
      <w:r w:rsidR="00215D62">
        <w:t xml:space="preserve">aplicadas </w:t>
      </w:r>
      <w:r>
        <w:t xml:space="preserve">no questionário, serão voltadas a </w:t>
      </w:r>
      <w:r w:rsidR="00C74645">
        <w:t>conhecer</w:t>
      </w:r>
      <w:r>
        <w:t xml:space="preserve"> melhor os usuários que utilizarão </w:t>
      </w:r>
      <w:r w:rsidR="00215D62">
        <w:t>a aplicação</w:t>
      </w:r>
      <w:r>
        <w:t xml:space="preserve">, sendo assim, </w:t>
      </w:r>
      <w:r w:rsidR="005C6E53">
        <w:t>ser</w:t>
      </w:r>
      <w:r w:rsidR="00215D62">
        <w:t xml:space="preserve">ão utilizadas </w:t>
      </w:r>
      <w:r w:rsidR="005C6E53">
        <w:t xml:space="preserve">perguntas que </w:t>
      </w:r>
      <w:r w:rsidR="00215D62">
        <w:t xml:space="preserve">permita entender </w:t>
      </w:r>
      <w:r w:rsidR="005C6E53">
        <w:t>suas</w:t>
      </w:r>
      <w:r>
        <w:t xml:space="preserve"> preferencias, atividades, </w:t>
      </w:r>
      <w:r w:rsidR="00215D62">
        <w:t>d</w:t>
      </w:r>
      <w:r w:rsidR="006F4861">
        <w:t>entre outr</w:t>
      </w:r>
      <w:r w:rsidR="00215D62">
        <w:t>o</w:t>
      </w:r>
      <w:r w:rsidR="006F4861">
        <w:t>s</w:t>
      </w:r>
      <w:r w:rsidR="00215D62">
        <w:t xml:space="preserve"> fatores</w:t>
      </w:r>
      <w:r w:rsidR="005C6E53">
        <w:t>.</w:t>
      </w:r>
      <w:r w:rsidR="006F4861">
        <w:t xml:space="preserve"> Essas perguntas são:</w:t>
      </w:r>
    </w:p>
    <w:p w14:paraId="2B40B900" w14:textId="52E8B114" w:rsidR="00D553A0" w:rsidRDefault="008B2125" w:rsidP="005B39DC">
      <w:pPr>
        <w:pStyle w:val="Listas1"/>
        <w:numPr>
          <w:ilvl w:val="0"/>
          <w:numId w:val="11"/>
        </w:numPr>
      </w:pPr>
      <w:r w:rsidRPr="008B2125">
        <w:t>Qual o aplicativo / reprodutor de música você utiliza atualmente?</w:t>
      </w:r>
    </w:p>
    <w:p w14:paraId="72393C76" w14:textId="5950B285" w:rsidR="00865A71" w:rsidRPr="00CA31F6" w:rsidRDefault="00865A71" w:rsidP="005B39DC">
      <w:pPr>
        <w:pStyle w:val="PargrafodaLista"/>
        <w:numPr>
          <w:ilvl w:val="1"/>
          <w:numId w:val="11"/>
        </w:numPr>
      </w:pPr>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4D1FB29C" w:rsidR="00865A71" w:rsidRDefault="00865A71" w:rsidP="005B39DC">
      <w:pPr>
        <w:pStyle w:val="PargrafodaLista"/>
        <w:numPr>
          <w:ilvl w:val="1"/>
          <w:numId w:val="11"/>
        </w:numPr>
      </w:pPr>
      <w:r w:rsidRPr="00CA31F6">
        <w:t>Google Play Music</w:t>
      </w:r>
    </w:p>
    <w:p w14:paraId="5413E123" w14:textId="4A61C765" w:rsidR="00025FCC" w:rsidRPr="00CA31F6" w:rsidRDefault="00025FCC" w:rsidP="005B39DC">
      <w:pPr>
        <w:pStyle w:val="PargrafodaLista"/>
        <w:numPr>
          <w:ilvl w:val="1"/>
          <w:numId w:val="11"/>
        </w:numPr>
      </w:pPr>
      <w:r>
        <w:t>Rádio</w:t>
      </w:r>
    </w:p>
    <w:p w14:paraId="5B837858" w14:textId="56825074" w:rsidR="00865A71" w:rsidRDefault="00865A71" w:rsidP="005B39DC">
      <w:pPr>
        <w:pStyle w:val="PargrafodaLista"/>
        <w:numPr>
          <w:ilvl w:val="1"/>
          <w:numId w:val="11"/>
        </w:numPr>
      </w:pPr>
      <w:r>
        <w:t>Outro</w:t>
      </w:r>
      <w:r w:rsidR="00EC3568">
        <w:t>, qual?</w:t>
      </w:r>
    </w:p>
    <w:p w14:paraId="62B2E726" w14:textId="1C8647FD" w:rsidR="00607C38" w:rsidRDefault="007B2569" w:rsidP="005B39DC">
      <w:pPr>
        <w:pStyle w:val="Listas1"/>
        <w:numPr>
          <w:ilvl w:val="0"/>
          <w:numId w:val="11"/>
        </w:numPr>
      </w:pPr>
      <w:r w:rsidRPr="007B2569">
        <w:t>Você acha que as recomendações musicais realizadas via software poderiam ser melhoradas?</w:t>
      </w:r>
      <w:r w:rsidR="00607C38" w:rsidRPr="00607C38">
        <w:t xml:space="preserve"> </w:t>
      </w:r>
    </w:p>
    <w:p w14:paraId="02976301" w14:textId="5D9830DB" w:rsidR="007F25A7" w:rsidRDefault="0030320C" w:rsidP="005B39DC">
      <w:pPr>
        <w:pStyle w:val="Listas1"/>
        <w:numPr>
          <w:ilvl w:val="0"/>
          <w:numId w:val="11"/>
        </w:numPr>
      </w:pPr>
      <w:r w:rsidRPr="0030320C">
        <w:t>Você acredita que o contexto poderia melhorar essas recomendações?</w:t>
      </w:r>
    </w:p>
    <w:p w14:paraId="71DDBB60" w14:textId="2AF971AF" w:rsidR="00C4086D" w:rsidRDefault="00EC05A2" w:rsidP="005B39DC">
      <w:pPr>
        <w:pStyle w:val="Listas1"/>
        <w:numPr>
          <w:ilvl w:val="0"/>
          <w:numId w:val="11"/>
        </w:numPr>
      </w:pPr>
      <w:r w:rsidRPr="00EC05A2">
        <w:t>Em quais atividades você costuma ouvir música?</w:t>
      </w:r>
    </w:p>
    <w:p w14:paraId="1C13F317" w14:textId="77777777" w:rsidR="00B62674" w:rsidRDefault="00B62674" w:rsidP="005B39DC">
      <w:pPr>
        <w:pStyle w:val="PargrafodaLista"/>
        <w:numPr>
          <w:ilvl w:val="1"/>
          <w:numId w:val="11"/>
        </w:numPr>
      </w:pPr>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t>Comendo</w:t>
      </w:r>
    </w:p>
    <w:p w14:paraId="479E5989" w14:textId="77777777" w:rsidR="00B62674" w:rsidRDefault="00B62674" w:rsidP="005B39DC">
      <w:pPr>
        <w:pStyle w:val="PargrafodaLista"/>
        <w:numPr>
          <w:ilvl w:val="1"/>
          <w:numId w:val="11"/>
        </w:numPr>
      </w:pPr>
      <w:r>
        <w:lastRenderedPageBreak/>
        <w:t>Correndo</w:t>
      </w:r>
    </w:p>
    <w:p w14:paraId="20DDBE1B" w14:textId="77777777" w:rsidR="00B62674" w:rsidRDefault="00B62674" w:rsidP="005B39DC">
      <w:pPr>
        <w:pStyle w:val="PargrafodaLista"/>
        <w:numPr>
          <w:ilvl w:val="1"/>
          <w:numId w:val="11"/>
        </w:numPr>
      </w:pPr>
      <w:r>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p>
    <w:p w14:paraId="5E8B4BA4" w14:textId="6A8709DC" w:rsidR="00A52D16" w:rsidRDefault="00123FAD" w:rsidP="005B39DC">
      <w:pPr>
        <w:pStyle w:val="Listas1"/>
        <w:numPr>
          <w:ilvl w:val="0"/>
          <w:numId w:val="11"/>
        </w:numPr>
      </w:pPr>
      <w:r w:rsidRPr="00123FAD">
        <w:t>Em quais lugares você costuma ouvir músicas?</w:t>
      </w:r>
    </w:p>
    <w:p w14:paraId="2DAB1D96" w14:textId="77777777" w:rsidR="009C4DAA" w:rsidRDefault="009C4DAA" w:rsidP="005B39DC">
      <w:pPr>
        <w:pStyle w:val="PargrafodaLista"/>
        <w:numPr>
          <w:ilvl w:val="1"/>
          <w:numId w:val="11"/>
        </w:numPr>
      </w:pPr>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p>
    <w:p w14:paraId="6F0B281E" w14:textId="4AB0BF1B" w:rsidR="0043213B" w:rsidRDefault="001173DF" w:rsidP="005B39DC">
      <w:pPr>
        <w:pStyle w:val="Listas1"/>
        <w:numPr>
          <w:ilvl w:val="0"/>
          <w:numId w:val="11"/>
        </w:numPr>
      </w:pPr>
      <w:r w:rsidRPr="001173DF">
        <w:t>Você costuma ouvir música quando está:</w:t>
      </w:r>
    </w:p>
    <w:p w14:paraId="4EBD323E" w14:textId="77777777" w:rsidR="004D6F1A" w:rsidRDefault="004D6F1A" w:rsidP="005B39DC">
      <w:pPr>
        <w:pStyle w:val="PargrafodaLista"/>
        <w:numPr>
          <w:ilvl w:val="1"/>
          <w:numId w:val="11"/>
        </w:numPr>
      </w:pPr>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t>Assustado</w:t>
      </w:r>
    </w:p>
    <w:p w14:paraId="5E177018" w14:textId="77777777" w:rsidR="004D6F1A" w:rsidRDefault="004D6F1A" w:rsidP="005B39DC">
      <w:pPr>
        <w:pStyle w:val="PargrafodaLista"/>
        <w:numPr>
          <w:ilvl w:val="1"/>
          <w:numId w:val="11"/>
        </w:numPr>
      </w:pPr>
      <w:r>
        <w:lastRenderedPageBreak/>
        <w:t>Constrangido</w:t>
      </w:r>
    </w:p>
    <w:p w14:paraId="44343A63" w14:textId="77777777" w:rsidR="004D6F1A" w:rsidRDefault="004D6F1A" w:rsidP="005B39DC">
      <w:pPr>
        <w:pStyle w:val="PargrafodaLista"/>
        <w:numPr>
          <w:ilvl w:val="1"/>
          <w:numId w:val="11"/>
        </w:numPr>
      </w:pPr>
      <w:r>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p>
    <w:p w14:paraId="20C822CF" w14:textId="54726E70" w:rsidR="00451AE1" w:rsidRDefault="00F540F7" w:rsidP="005B39DC">
      <w:pPr>
        <w:pStyle w:val="Listas1"/>
        <w:numPr>
          <w:ilvl w:val="0"/>
          <w:numId w:val="11"/>
        </w:numPr>
      </w:pPr>
      <w:r w:rsidRPr="00F540F7">
        <w:t>O que costuma te influenciar na escolha da música?</w:t>
      </w:r>
    </w:p>
    <w:p w14:paraId="145A3802" w14:textId="77777777" w:rsidR="00CF7826" w:rsidRDefault="00CF7826" w:rsidP="005B39DC">
      <w:pPr>
        <w:pStyle w:val="PargrafodaLista"/>
        <w:numPr>
          <w:ilvl w:val="1"/>
          <w:numId w:val="12"/>
        </w:numPr>
      </w:pPr>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p>
    <w:p w14:paraId="36D7F7E0" w14:textId="60DBBE08" w:rsidR="0034576E" w:rsidRDefault="00884145" w:rsidP="005B39DC">
      <w:pPr>
        <w:pStyle w:val="Listas1"/>
        <w:numPr>
          <w:ilvl w:val="0"/>
          <w:numId w:val="11"/>
        </w:numPr>
      </w:pPr>
      <w:r w:rsidRPr="00884145">
        <w:t>O que você faz quando gosta ou não de uma música?</w:t>
      </w:r>
    </w:p>
    <w:p w14:paraId="25111B66" w14:textId="77777777" w:rsidR="00D7671F" w:rsidRDefault="00D7671F" w:rsidP="005B39DC">
      <w:pPr>
        <w:pStyle w:val="PargrafodaLista"/>
        <w:numPr>
          <w:ilvl w:val="1"/>
          <w:numId w:val="13"/>
        </w:numPr>
      </w:pPr>
      <w:r>
        <w:t>Abrir / Fechar o app</w:t>
      </w:r>
    </w:p>
    <w:p w14:paraId="1C54CCCF" w14:textId="77777777" w:rsidR="00D7671F" w:rsidRDefault="00D7671F" w:rsidP="005B39DC">
      <w:pPr>
        <w:pStyle w:val="PargrafodaLista"/>
        <w:numPr>
          <w:ilvl w:val="1"/>
          <w:numId w:val="13"/>
        </w:numPr>
      </w:pPr>
      <w:r>
        <w:t>Aumentar / Abaixar volume</w:t>
      </w:r>
    </w:p>
    <w:p w14:paraId="7C41CFE0" w14:textId="77777777" w:rsidR="00D7671F" w:rsidRDefault="00D7671F" w:rsidP="005B39DC">
      <w:pPr>
        <w:pStyle w:val="PargrafodaLista"/>
        <w:numPr>
          <w:ilvl w:val="1"/>
          <w:numId w:val="13"/>
        </w:numPr>
      </w:pPr>
      <w:r>
        <w:lastRenderedPageBreak/>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p>
    <w:p w14:paraId="702C62F8" w14:textId="4798C590" w:rsidR="00C4086D" w:rsidRDefault="00847314" w:rsidP="005B39DC">
      <w:pPr>
        <w:pStyle w:val="Listas1"/>
        <w:numPr>
          <w:ilvl w:val="0"/>
          <w:numId w:val="11"/>
        </w:numPr>
      </w:pPr>
      <w:r w:rsidRPr="00847314">
        <w:t>As músicas que você escuta sozinho são diferentes das que escuta com os amigos?</w:t>
      </w:r>
    </w:p>
    <w:p w14:paraId="6F619241" w14:textId="0372E357" w:rsidR="005C22AE" w:rsidRDefault="00847314" w:rsidP="005B39DC">
      <w:pPr>
        <w:pStyle w:val="Listas1"/>
        <w:numPr>
          <w:ilvl w:val="0"/>
          <w:numId w:val="11"/>
        </w:numPr>
      </w:pPr>
      <w:r w:rsidRPr="00847314">
        <w:t>Quanto tempo por semana você escuta música?</w:t>
      </w:r>
    </w:p>
    <w:p w14:paraId="66EBBFB0" w14:textId="77777777" w:rsidR="0017712E" w:rsidRDefault="0017712E" w:rsidP="005B39DC">
      <w:pPr>
        <w:pStyle w:val="PargrafodaLista"/>
        <w:numPr>
          <w:ilvl w:val="1"/>
          <w:numId w:val="11"/>
        </w:numPr>
      </w:pPr>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p>
    <w:p w14:paraId="40EEC4E7" w14:textId="4C3CC14A" w:rsidR="006F4861" w:rsidRDefault="00256BF8" w:rsidP="005B39DC">
      <w:pPr>
        <w:pStyle w:val="Listas1"/>
        <w:numPr>
          <w:ilvl w:val="0"/>
          <w:numId w:val="11"/>
        </w:numPr>
      </w:pPr>
      <w:r w:rsidRPr="00256BF8">
        <w:t>Quais são os gêneros musicais que gosta de escutar?</w:t>
      </w:r>
    </w:p>
    <w:p w14:paraId="158D6539" w14:textId="77777777" w:rsidR="006C06CE" w:rsidRDefault="006C06CE" w:rsidP="005B39DC">
      <w:pPr>
        <w:pStyle w:val="PargrafodaLista"/>
        <w:numPr>
          <w:ilvl w:val="1"/>
          <w:numId w:val="11"/>
        </w:numPr>
      </w:pPr>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t>Soundtrack</w:t>
      </w:r>
    </w:p>
    <w:p w14:paraId="38ECDE4B" w14:textId="43962BD3" w:rsidR="006C06CE" w:rsidRDefault="006C06CE" w:rsidP="005B39DC">
      <w:pPr>
        <w:pStyle w:val="PargrafodaLista"/>
        <w:numPr>
          <w:ilvl w:val="1"/>
          <w:numId w:val="11"/>
        </w:numPr>
      </w:pPr>
      <w:r>
        <w:lastRenderedPageBreak/>
        <w:t>Vocal</w:t>
      </w:r>
    </w:p>
    <w:p w14:paraId="3896CE35" w14:textId="7D420C06" w:rsidR="002F1CFC" w:rsidRDefault="00C667A1" w:rsidP="005B39DC">
      <w:pPr>
        <w:pStyle w:val="Listas1"/>
        <w:numPr>
          <w:ilvl w:val="0"/>
          <w:numId w:val="11"/>
        </w:numPr>
      </w:pPr>
      <w:r w:rsidRPr="00C667A1">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36914638" w:rsidR="00FB4B41" w:rsidRDefault="00FB4B41" w:rsidP="005B39DC">
      <w:pPr>
        <w:pStyle w:val="Listas1"/>
        <w:numPr>
          <w:ilvl w:val="0"/>
          <w:numId w:val="11"/>
        </w:numPr>
      </w:pPr>
      <w:r>
        <w:t>Dicas e sugestões?</w:t>
      </w:r>
    </w:p>
    <w:p w14:paraId="7D759CFE" w14:textId="2495D977" w:rsidR="001B6AE9" w:rsidRDefault="001B6AE9" w:rsidP="001B6AE9">
      <w:r>
        <w:tab/>
        <w:t xml:space="preserve">O questionário foi aberto no dia 6 de julho de 2020, nesse dia foi realizado uma publicação no Instagram para </w:t>
      </w:r>
      <w:r w:rsidR="00086218">
        <w:t>apresentá-lo</w:t>
      </w:r>
      <w:r>
        <w:t xml:space="preserve"> ao público, e no decorrer, foi enviado a outras redes sociais, como WhatsApp, Slack (empresarial)</w:t>
      </w:r>
      <w:r w:rsidR="00C33637">
        <w:t>, Twitter</w:t>
      </w:r>
      <w:r w:rsidR="00EA0D5D">
        <w:t xml:space="preserve"> e Facebook</w:t>
      </w:r>
      <w:r>
        <w:t>.</w:t>
      </w:r>
      <w:r w:rsidR="009A2812">
        <w:t xml:space="preserve"> O seu fechamento foi realizado no dia 18 de julho de 2020, somando o total de 12 dias em que o ele ficou aberto.</w:t>
      </w:r>
    </w:p>
    <w:p w14:paraId="6101FFAE" w14:textId="2574519A" w:rsidR="00B021FD" w:rsidRDefault="00B021FD" w:rsidP="00B021FD">
      <w:pPr>
        <w:pStyle w:val="Ttulo3"/>
      </w:pPr>
      <w:r>
        <w:t>Pré-teste</w:t>
      </w:r>
      <w:r w:rsidR="00DB0C61">
        <w:t xml:space="preserve"> do questionário</w:t>
      </w:r>
    </w:p>
    <w:p w14:paraId="34D2A2F4" w14:textId="74994A60" w:rsidR="00B021FD" w:rsidRDefault="00B021FD" w:rsidP="00B021FD">
      <w:r>
        <w:tab/>
        <w:t>Com as perguntas do questionário definidas, foi realizado uma validação para garantir que elas faziam sentido</w:t>
      </w:r>
      <w:r w:rsidR="00C61C47">
        <w:t>,</w:t>
      </w:r>
      <w:r>
        <w:t xml:space="preserve"> e se o </w:t>
      </w:r>
      <w:r w:rsidR="00D56A6A">
        <w:t>público</w:t>
      </w:r>
      <w:r>
        <w:t xml:space="preserve"> que não </w:t>
      </w:r>
      <w:r w:rsidR="00D56A6A">
        <w:t>está</w:t>
      </w:r>
      <w:r>
        <w:t xml:space="preserve"> no contexto conseguiria realizar ter um entendimento do que </w:t>
      </w:r>
      <w:r w:rsidR="002419AF">
        <w:t>está</w:t>
      </w:r>
      <w:r>
        <w:t xml:space="preserve"> sendo perguntado.</w:t>
      </w:r>
    </w:p>
    <w:p w14:paraId="559DBF22" w14:textId="204E116B" w:rsidR="002419AF" w:rsidRDefault="002419AF" w:rsidP="00B021FD">
      <w:r>
        <w:tab/>
        <w:t xml:space="preserve">A validação foi feita enviando o questionário para 5 pessoas, as quais tinham a responsabilidade de analisar as perguntas e avaliar a dificuldade de entendimento de cada uma das perguntas. Isso foi feito para garantir que o publico que receberia o </w:t>
      </w:r>
      <w:r w:rsidR="00A627D9">
        <w:t>questionário -</w:t>
      </w:r>
      <w:r w:rsidR="00CF4193">
        <w:t xml:space="preserve"> o qual não está dentro do contexto do trabalho -</w:t>
      </w:r>
      <w:r>
        <w:t xml:space="preserve"> conseguiria responder as perguntas.</w:t>
      </w:r>
    </w:p>
    <w:p w14:paraId="6DFEE646" w14:textId="6966C11B" w:rsidR="00F72CBA" w:rsidRDefault="00F72CBA" w:rsidP="00F72CBA">
      <w:pPr>
        <w:pStyle w:val="Ttulo3"/>
      </w:pPr>
      <w:r>
        <w:t xml:space="preserve">Resultados do </w:t>
      </w:r>
      <w:r w:rsidR="00123767">
        <w:t>questionário</w:t>
      </w:r>
    </w:p>
    <w:p w14:paraId="7E777760" w14:textId="2293CBE1" w:rsidR="008A0B65" w:rsidRDefault="00D13253" w:rsidP="008A0B65">
      <w:r>
        <w:tab/>
        <w:t>Com um</w:t>
      </w:r>
      <w:r w:rsidR="001D2E17">
        <w:t xml:space="preserve"> alcance </w:t>
      </w:r>
      <w:r w:rsidR="005643A7">
        <w:t>maior do que</w:t>
      </w:r>
      <w:r>
        <w:t xml:space="preserve"> 1000 pessoas, o </w:t>
      </w:r>
      <w:r w:rsidR="005643A7">
        <w:t>questionário</w:t>
      </w:r>
      <w:r>
        <w:t xml:space="preserve"> teve uma </w:t>
      </w:r>
      <w:r w:rsidR="00BC05C1">
        <w:t>adesão</w:t>
      </w:r>
      <w:r>
        <w:t xml:space="preserve"> de 222 respostas.</w:t>
      </w:r>
      <w:r w:rsidR="00E7165C">
        <w:t xml:space="preserve"> Resultando em um publico de idades entre 14 e 71 anos e um gosto musical bem diversificado, foi obtido em torno de 60 estilos musicais, sendo o mais votado o Rock com 181 </w:t>
      </w:r>
      <w:r w:rsidR="007876E0">
        <w:t>marcações</w:t>
      </w:r>
      <w:r w:rsidR="00E7165C">
        <w:t>.</w:t>
      </w:r>
    </w:p>
    <w:p w14:paraId="1B013D79" w14:textId="03351EA3" w:rsidR="00AF1DF6" w:rsidRDefault="00AF1DF6" w:rsidP="008A0B65">
      <w:r>
        <w:tab/>
        <w:t xml:space="preserve">Dos dispositivos ou aplicativos utilizados para realizar a reprodução das </w:t>
      </w:r>
      <w:r w:rsidR="0077460B">
        <w:t>músicas</w:t>
      </w:r>
      <w:r>
        <w:t xml:space="preserve">, </w:t>
      </w:r>
      <w:r>
        <w:t>com 168 respostas</w:t>
      </w:r>
      <w:r>
        <w:t>,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6810BFE9" w:rsidR="001B2E39" w:rsidRDefault="001B2E39" w:rsidP="008A0B65">
      <w:r>
        <w:tab/>
        <w:t>A pergunta “</w:t>
      </w:r>
      <w:r w:rsidRPr="001B2E39">
        <w:t>Você acha que as recomendações musicais realizadas via software poderiam ser melhoradas?</w:t>
      </w:r>
      <w:r>
        <w:t>” trouxe uma visão da opinião de um certo público se existe espaço para esse trabalho evoluir as técnicas de reprodução musical</w:t>
      </w:r>
      <w:r w:rsidR="0033089C">
        <w:t>, e a “</w:t>
      </w:r>
      <w:r w:rsidR="0033089C" w:rsidRPr="0033089C">
        <w:t>Você acredita que o contexto poderia melhorar essas recomendações?</w:t>
      </w:r>
      <w:r w:rsidR="0033089C">
        <w:t xml:space="preserve">” se existe espaço para o contexto evoluir essas </w:t>
      </w:r>
      <w:r w:rsidR="0033089C">
        <w:lastRenderedPageBreak/>
        <w:t>técnicas</w:t>
      </w:r>
      <w:r w:rsidR="007E689E">
        <w:t>, e com 95%</w:t>
      </w:r>
      <w:r w:rsidR="0033089C">
        <w:t xml:space="preserve"> na primeira e 96% na segunda pergunta</w:t>
      </w:r>
      <w:r w:rsidR="007E689E">
        <w:t xml:space="preserve"> das respostas marcadas como “sim”, foi possível verificar que esse trabalho terá espaço para agregar qualidade as recomendações musicais</w:t>
      </w:r>
      <w:r>
        <w:t>.</w:t>
      </w:r>
    </w:p>
    <w:p w14:paraId="094FABD9" w14:textId="5A3C491B" w:rsidR="003A615F" w:rsidRDefault="003A615F" w:rsidP="008A0B65">
      <w:r>
        <w:tab/>
      </w:r>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p>
    <w:p w14:paraId="55CD6BFF" w14:textId="44B4F1A6" w:rsidR="00D23405" w:rsidRPr="008A0B65" w:rsidRDefault="00D23405" w:rsidP="008A0B65">
      <w:r>
        <w:tab/>
      </w:r>
    </w:p>
    <w:p w14:paraId="545B819D" w14:textId="29901BAF" w:rsidR="002638C0" w:rsidRDefault="002638C0" w:rsidP="00CA31F6">
      <w:pPr>
        <w:pStyle w:val="Ttulo3"/>
      </w:pPr>
      <w:bookmarkStart w:id="68" w:name="_Toc44538406"/>
      <w:r>
        <w:t>Como o trabalho vai capturar as ações do usuário</w:t>
      </w:r>
      <w:r w:rsidR="00100C1D">
        <w:t xml:space="preserve"> e </w:t>
      </w:r>
      <w:r w:rsidR="004B0788">
        <w:t>enviá-las</w:t>
      </w:r>
      <w:r w:rsidR="00100C1D">
        <w:t xml:space="preserve"> ao sistema</w:t>
      </w:r>
      <w:r>
        <w:t>?</w:t>
      </w:r>
      <w:bookmarkEnd w:id="68"/>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r w:rsidR="00415500">
        <w:t xml:space="preserve">abaixo </w:t>
      </w:r>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69"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69"/>
    </w:p>
    <w:p w14:paraId="2C9FBCF1" w14:textId="0DFBE9AF" w:rsidR="009A3C77" w:rsidRPr="009A3C77" w:rsidRDefault="009A3C77" w:rsidP="00CA31F6">
      <w:r>
        <w:tab/>
      </w:r>
      <w:commentRangeStart w:id="70"/>
      <w:commentRangeStart w:id="71"/>
      <w:r>
        <w:t xml:space="preserve">As ações utilizadas serão as apresentadas na seção </w:t>
      </w:r>
      <w:r>
        <w:fldChar w:fldCharType="begin"/>
      </w:r>
      <w:r>
        <w:instrText xml:space="preserve"> REF _Ref42462937 \r \h </w:instrText>
      </w:r>
      <w:r>
        <w:fldChar w:fldCharType="separate"/>
      </w:r>
      <w:r>
        <w:t>3.1.4</w:t>
      </w:r>
      <w:r>
        <w:fldChar w:fldCharType="end"/>
      </w:r>
      <w:commentRangeEnd w:id="70"/>
      <w:r w:rsidR="00415500">
        <w:rPr>
          <w:rStyle w:val="Refdecomentrio"/>
        </w:rPr>
        <w:commentReference w:id="70"/>
      </w:r>
      <w:commentRangeEnd w:id="71"/>
      <w:r w:rsidR="004237FA">
        <w:rPr>
          <w:rStyle w:val="Refdecomentrio"/>
        </w:rPr>
        <w:commentReference w:id="71"/>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2" w:name="_Toc44538407"/>
      <w:r>
        <w:t xml:space="preserve">Como o trabalho vai validar se </w:t>
      </w:r>
      <w:r w:rsidR="006D3A8F">
        <w:t>as ações do usuário condizem</w:t>
      </w:r>
      <w:r>
        <w:t xml:space="preserve"> com o contexto?</w:t>
      </w:r>
      <w:bookmarkEnd w:id="72"/>
    </w:p>
    <w:p w14:paraId="0734C83E" w14:textId="640DF0F0"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w:t>
      </w:r>
      <w:r w:rsidR="00AB0B09">
        <w:lastRenderedPageBreak/>
        <w:t xml:space="preserve">avaliação da </w:t>
      </w:r>
      <w:r w:rsidR="00AE7F04">
        <w:t>importância</w:t>
      </w:r>
      <w:r w:rsidR="00AB0B09">
        <w:t xml:space="preserve"> de uma ação em cima do contexto</w:t>
      </w:r>
      <w:r w:rsidR="00637DCC">
        <w:t>.</w:t>
      </w:r>
      <w:r w:rsidR="003C410D">
        <w:t xml:space="preserve"> </w:t>
      </w:r>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abaixo apresenta o processo do sistema desde o momento que irá receber as ações e o contexto atual do usuário, até sua última etapa que é retornar ao app com a informação se as ações do usuário estão indicando para o sistema que sua interpretação do contexto está correta ou não.</w:t>
      </w:r>
    </w:p>
    <w:p w14:paraId="2A3399FD" w14:textId="77777777" w:rsidR="00B24DA9" w:rsidRDefault="00BE4034" w:rsidP="00CA31F6">
      <w:commentRangeStart w:id="73"/>
      <w:commentRangeStart w:id="74"/>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3"/>
      <w:r w:rsidR="00637DCC">
        <w:rPr>
          <w:rStyle w:val="Refdecomentrio"/>
        </w:rPr>
        <w:commentReference w:id="73"/>
      </w:r>
      <w:commentRangeEnd w:id="74"/>
      <w:r w:rsidR="00FC096C">
        <w:rPr>
          <w:rStyle w:val="Refdecomentrio"/>
        </w:rPr>
        <w:commentReference w:id="74"/>
      </w:r>
    </w:p>
    <w:p w14:paraId="23D3FFFD" w14:textId="02E0144E" w:rsidR="004430B1" w:rsidRDefault="00B24DA9" w:rsidP="00CA31F6">
      <w:pPr>
        <w:pStyle w:val="Legenda"/>
      </w:pPr>
      <w:bookmarkStart w:id="75" w:name="_Ref42460243"/>
      <w:bookmarkStart w:id="76"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5"/>
      <w:r>
        <w:t xml:space="preserve"> Fluxo feito para avaliar se as a</w:t>
      </w:r>
      <w:r w:rsidRPr="00E95F00">
        <w:t>ções condizem com o contexto</w:t>
      </w:r>
      <w:r w:rsidR="000E0E6F">
        <w:t xml:space="preserve"> </w:t>
      </w:r>
      <w:r w:rsidR="000E0E6F" w:rsidRPr="00353DD1">
        <w:t>(próprio, 2020)</w:t>
      </w:r>
      <w:bookmarkEnd w:id="76"/>
    </w:p>
    <w:p w14:paraId="1BA9458F" w14:textId="68665C2B" w:rsidR="00773A04" w:rsidRPr="00773A04" w:rsidRDefault="00773A04" w:rsidP="00CA31F6">
      <w:r>
        <w:tab/>
      </w:r>
    </w:p>
    <w:p w14:paraId="690211CB" w14:textId="727BEE15" w:rsidR="002638C0" w:rsidRDefault="00542BF8" w:rsidP="00CA31F6">
      <w:pPr>
        <w:pStyle w:val="Ttulo3"/>
      </w:pPr>
      <w:bookmarkStart w:id="77" w:name="_Toc44538408"/>
      <w:r>
        <w:t>C</w:t>
      </w:r>
      <w:r w:rsidR="002638C0">
        <w:t>omo o trabalho vai relacionar as músicas que o usuário gosta aos contextos?</w:t>
      </w:r>
      <w:bookmarkEnd w:id="77"/>
    </w:p>
    <w:p w14:paraId="3E21BD21" w14:textId="46308C33" w:rsidR="00542BF8" w:rsidRDefault="00542BF8" w:rsidP="00CA31F6">
      <w:r>
        <w:tab/>
      </w:r>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r w:rsidR="00F3477C">
        <w:t>ela</w:t>
      </w:r>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p>
    <w:p w14:paraId="0F71798F" w14:textId="5BE68C8B" w:rsidR="002638C0" w:rsidRDefault="00542BF8" w:rsidP="00CA31F6">
      <w:pPr>
        <w:pStyle w:val="Ttulo3"/>
      </w:pPr>
      <w:bookmarkStart w:id="78" w:name="_Toc44538409"/>
      <w:r>
        <w:t>C</w:t>
      </w:r>
      <w:r w:rsidR="002638C0">
        <w:t>omo o trabalho vai classificar o contexto para apresentar para usuário?</w:t>
      </w:r>
      <w:bookmarkEnd w:id="78"/>
    </w:p>
    <w:p w14:paraId="0DF44838" w14:textId="3A94297C"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79" w:name="_Toc44538410"/>
      <w:r>
        <w:t>C</w:t>
      </w:r>
      <w:r w:rsidR="002638C0">
        <w:t xml:space="preserve">omo o trabalho vai recomendar novas </w:t>
      </w:r>
      <w:r>
        <w:t>músicas</w:t>
      </w:r>
      <w:r w:rsidR="002638C0">
        <w:t xml:space="preserve"> a partir da relação de contexto x </w:t>
      </w:r>
      <w:r>
        <w:t>música</w:t>
      </w:r>
      <w:r w:rsidR="002638C0">
        <w:t>?</w:t>
      </w:r>
      <w:bookmarkEnd w:id="79"/>
    </w:p>
    <w:p w14:paraId="07E95BC5" w14:textId="05D64F50"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w:t>
      </w:r>
      <w:proofErr w:type="gramStart"/>
      <w:r w:rsidR="0083236B" w:rsidRPr="007C720D">
        <w:rPr>
          <w:i/>
        </w:rPr>
        <w:t>Forest</w:t>
      </w:r>
      <w:r w:rsidR="0083236B" w:rsidRPr="007C720D">
        <w:t xml:space="preserve">, </w:t>
      </w:r>
      <w:r w:rsidR="00637DCC" w:rsidRPr="007C720D">
        <w:t>etc.</w:t>
      </w:r>
      <w:proofErr w:type="gramEnd"/>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proofErr w:type="spellEnd"/>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baixo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80"/>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80"/>
      <w:r w:rsidR="00637DCC">
        <w:rPr>
          <w:rStyle w:val="Refdecomentrio"/>
        </w:rPr>
        <w:commentReference w:id="80"/>
      </w:r>
    </w:p>
    <w:p w14:paraId="1C038957" w14:textId="71F7E5CA" w:rsidR="006A09D0" w:rsidRDefault="005C2958" w:rsidP="00CA31F6">
      <w:pPr>
        <w:pStyle w:val="Legenda"/>
      </w:pPr>
      <w:bookmarkStart w:id="81" w:name="_Ref42465942"/>
      <w:bookmarkStart w:id="82" w:name="_Ref42465918"/>
      <w:bookmarkStart w:id="83"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1"/>
      <w:r>
        <w:t xml:space="preserve"> Etapas do processo para realizar a recomendação musical</w:t>
      </w:r>
      <w:bookmarkEnd w:id="82"/>
      <w:bookmarkEnd w:id="83"/>
    </w:p>
    <w:p w14:paraId="098F5958" w14:textId="11C5B91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4" w:name="_Toc44538411"/>
      <w:r w:rsidRPr="00C93218">
        <w:t xml:space="preserve">Como o trabalho vai </w:t>
      </w:r>
      <w:r>
        <w:t>avaliar as recomendações feitas</w:t>
      </w:r>
      <w:r w:rsidRPr="00C93218">
        <w:t>?</w:t>
      </w:r>
      <w:bookmarkEnd w:id="84"/>
    </w:p>
    <w:p w14:paraId="2D3D24BC" w14:textId="695977CC"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5" w:name="_Toc44538412"/>
      <w:r>
        <w:t>roteiro</w:t>
      </w:r>
      <w:bookmarkEnd w:id="8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6"/>
      <w:r w:rsidR="00F97970">
        <w:t xml:space="preserve"> </w:t>
      </w:r>
      <w:commentRangeEnd w:id="86"/>
      <w:r w:rsidR="00F97970">
        <w:rPr>
          <w:rStyle w:val="Refdecomentrio"/>
        </w:rPr>
        <w:commentReference w:id="8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7" w:name="_Toc44538413"/>
      <w:r w:rsidRPr="006C1E7D">
        <w:lastRenderedPageBreak/>
        <w:t>CONCLUSÃO</w:t>
      </w:r>
      <w:bookmarkEnd w:id="87"/>
    </w:p>
    <w:p w14:paraId="45DBB776" w14:textId="3B3C5307" w:rsidR="008F2AE9" w:rsidRDefault="00DF3A09" w:rsidP="00CA31F6">
      <w:r>
        <w:tab/>
      </w:r>
      <w:commentRangeStart w:id="88"/>
      <w:commentRangeStart w:id="8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88"/>
      <w:r w:rsidR="009518DB">
        <w:rPr>
          <w:rStyle w:val="Refdecomentrio"/>
        </w:rPr>
        <w:commentReference w:id="88"/>
      </w:r>
      <w:commentRangeEnd w:id="89"/>
      <w:r w:rsidR="00462A36">
        <w:rPr>
          <w:rStyle w:val="Refdecomentrio"/>
        </w:rPr>
        <w:commentReference w:id="8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0" w:name="_Toc44538414"/>
      <w:commentRangeStart w:id="91"/>
      <w:commentRangeStart w:id="92"/>
      <w:r w:rsidRPr="00310EA6">
        <w:lastRenderedPageBreak/>
        <w:t>Referências Bibliográficas</w:t>
      </w:r>
      <w:commentRangeEnd w:id="91"/>
      <w:r w:rsidR="009518DB">
        <w:rPr>
          <w:rStyle w:val="Refdecomentrio"/>
          <w:b w:val="0"/>
          <w:caps w:val="0"/>
          <w:snapToGrid/>
          <w:spacing w:val="0"/>
          <w:kern w:val="0"/>
        </w:rPr>
        <w:commentReference w:id="91"/>
      </w:r>
      <w:bookmarkEnd w:id="90"/>
      <w:commentRangeEnd w:id="92"/>
      <w:r w:rsidR="005A74E7">
        <w:rPr>
          <w:rStyle w:val="Refdecomentrio"/>
          <w:b w:val="0"/>
          <w:caps w:val="0"/>
          <w:snapToGrid/>
          <w:spacing w:val="0"/>
          <w:kern w:val="0"/>
        </w:rPr>
        <w:commentReference w:id="92"/>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50196A" w:rsidRDefault="0050196A">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4A54BF" w:rsidRDefault="004A54BF">
      <w:pPr>
        <w:pStyle w:val="Textodecomentrio"/>
      </w:pPr>
      <w:r>
        <w:rPr>
          <w:rStyle w:val="Refdecomentrio"/>
        </w:rPr>
        <w:annotationRef/>
      </w:r>
      <w:r>
        <w:t>Não, resolvi :)</w:t>
      </w:r>
    </w:p>
  </w:comment>
  <w:comment w:id="53"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54" w:author="Érico Souza Loewe" w:date="2020-07-02T00:04:00Z" w:initials="ÉSL">
    <w:p w14:paraId="4F2B8452" w14:textId="371ACD1D" w:rsidR="001C6C9A" w:rsidRDefault="001C6C9A">
      <w:pPr>
        <w:pStyle w:val="Textodecomentrio"/>
      </w:pPr>
      <w:r>
        <w:rPr>
          <w:rStyle w:val="Refdecomentrio"/>
        </w:rPr>
        <w:annotationRef/>
      </w:r>
      <w:r>
        <w:t xml:space="preserve">Sim, </w:t>
      </w:r>
      <w:proofErr w:type="spellStart"/>
      <w:r>
        <w:t>sera</w:t>
      </w:r>
      <w:proofErr w:type="spellEnd"/>
      <w:r>
        <w:t xml:space="preserve"> obtido das duas maneiras</w:t>
      </w:r>
    </w:p>
  </w:comment>
  <w:comment w:id="57"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61"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62" w:author="Érico Souza Loewe" w:date="2020-07-02T00:12:00Z" w:initials="ÉSL">
    <w:p w14:paraId="44B9C80F" w14:textId="7EE8DC98" w:rsidR="001C6C9A" w:rsidRDefault="001C6C9A">
      <w:pPr>
        <w:pStyle w:val="Textodecomentrio"/>
      </w:pPr>
      <w:r>
        <w:rPr>
          <w:rStyle w:val="Refdecomentrio"/>
        </w:rPr>
        <w:annotationRef/>
      </w:r>
      <w:r>
        <w:t xml:space="preserve">Será um </w:t>
      </w:r>
      <w:proofErr w:type="spellStart"/>
      <w:r>
        <w:t>webapp</w:t>
      </w:r>
      <w:proofErr w:type="spellEnd"/>
    </w:p>
  </w:comment>
  <w:comment w:id="63"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64" w:author="Érico Souza Loewe" w:date="2020-07-02T00:14:00Z" w:initials="ÉSL">
    <w:p w14:paraId="6D6E7F99" w14:textId="0C8C193E" w:rsidR="005B39DC" w:rsidRDefault="005B39DC">
      <w:pPr>
        <w:pStyle w:val="Textodecomentrio"/>
      </w:pPr>
      <w:r>
        <w:rPr>
          <w:rStyle w:val="Refdecomentrio"/>
        </w:rPr>
        <w:annotationRef/>
      </w:r>
      <w:r>
        <w:t>Ficou mesmo, mas não tem como aumentar</w:t>
      </w:r>
    </w:p>
  </w:comment>
  <w:comment w:id="70"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71" w:author="Érico Souza Loewe" w:date="2020-07-02T00:17:00Z" w:initials="ÉSL">
    <w:p w14:paraId="59BC0E96" w14:textId="6DB30074" w:rsidR="004237FA" w:rsidRDefault="004237FA">
      <w:pPr>
        <w:pStyle w:val="Textodecomentrio"/>
      </w:pPr>
      <w:r>
        <w:rPr>
          <w:rStyle w:val="Refdecomentrio"/>
        </w:rPr>
        <w:annotationRef/>
      </w:r>
      <w:r>
        <w:t xml:space="preserve">Sim pois já listei elas lá, não vou </w:t>
      </w:r>
      <w:proofErr w:type="gramStart"/>
      <w:r>
        <w:t>lista</w:t>
      </w:r>
      <w:proofErr w:type="gramEnd"/>
      <w:r>
        <w:t xml:space="preserve"> de novo</w:t>
      </w:r>
    </w:p>
  </w:comment>
  <w:comment w:id="73"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74" w:author="Érico Souza Loewe" w:date="2020-07-02T00:18:00Z" w:initials="ÉSL">
    <w:p w14:paraId="73221BA9" w14:textId="0439C616" w:rsidR="00FC096C" w:rsidRDefault="00FC096C">
      <w:pPr>
        <w:pStyle w:val="Textodecomentrio"/>
      </w:pPr>
      <w:r>
        <w:rPr>
          <w:rStyle w:val="Refdecomentrio"/>
        </w:rPr>
        <w:annotationRef/>
      </w:r>
      <w:r>
        <w:t>Mesma coisa, se eu aumentar, vai perder a escala</w:t>
      </w:r>
    </w:p>
  </w:comment>
  <w:comment w:id="80"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86"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88"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89" w:author="Érico Souza Loewe" w:date="2020-07-02T00:24:00Z" w:initials="ÉSL">
    <w:p w14:paraId="7F199877" w14:textId="313C3EC7" w:rsidR="00462A36" w:rsidRDefault="00462A36">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1"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 w:id="92" w:author="Érico Souza Loewe" w:date="2020-07-02T00:25:00Z" w:initials="ÉSL">
    <w:p w14:paraId="23D9DB80" w14:textId="3D88D14E" w:rsidR="005A74E7" w:rsidRDefault="005A74E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5DB90FFD" w15:done="1"/>
  <w15:commentEx w15:paraId="4F2B8452" w15:paraIdParent="5DB90FFD" w15:done="1"/>
  <w15:commentEx w15:paraId="6345B211" w15:done="1"/>
  <w15:commentEx w15:paraId="00038D8A" w15:done="0"/>
  <w15:commentEx w15:paraId="44B9C80F" w15:paraIdParent="00038D8A" w15:done="0"/>
  <w15:commentEx w15:paraId="0C776C40" w15:done="0"/>
  <w15:commentEx w15:paraId="6D6E7F99" w15:paraIdParent="0C776C40" w15:done="0"/>
  <w15:commentEx w15:paraId="5F46AD33" w15:done="0"/>
  <w15:commentEx w15:paraId="59BC0E96" w15:paraIdParent="5F46AD33" w15:done="0"/>
  <w15:commentEx w15:paraId="7DD37F81" w15:done="0"/>
  <w15:commentEx w15:paraId="73221BA9" w15:paraIdParent="7DD37F81" w15:done="0"/>
  <w15:commentEx w15:paraId="1CC46C68" w15:done="1"/>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A7A301" w16cex:dateUtc="2020-07-02T03:04:00Z"/>
  <w16cex:commentExtensible w16cex:durableId="22A7A4D7" w16cex:dateUtc="2020-07-02T03:12:00Z"/>
  <w16cex:commentExtensible w16cex:durableId="22A7A566" w16cex:dateUtc="2020-07-02T03:14:00Z"/>
  <w16cex:commentExtensible w16cex:durableId="22A7A5FF" w16cex:dateUtc="2020-07-02T03:17:00Z"/>
  <w16cex:commentExtensible w16cex:durableId="22A7A650" w16cex:dateUtc="2020-07-02T03:18: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5DB90FFD" w16cid:durableId="22A79856"/>
  <w16cid:commentId w16cid:paraId="4F2B8452" w16cid:durableId="22A7A301"/>
  <w16cid:commentId w16cid:paraId="6345B211" w16cid:durableId="22A79857"/>
  <w16cid:commentId w16cid:paraId="00038D8A" w16cid:durableId="22A79858"/>
  <w16cid:commentId w16cid:paraId="44B9C80F" w16cid:durableId="22A7A4D7"/>
  <w16cid:commentId w16cid:paraId="0C776C40" w16cid:durableId="22A79859"/>
  <w16cid:commentId w16cid:paraId="6D6E7F99" w16cid:durableId="22A7A566"/>
  <w16cid:commentId w16cid:paraId="5F46AD33" w16cid:durableId="22A7985C"/>
  <w16cid:commentId w16cid:paraId="59BC0E96" w16cid:durableId="22A7A5FF"/>
  <w16cid:commentId w16cid:paraId="7DD37F81" w16cid:durableId="22A7985D"/>
  <w16cid:commentId w16cid:paraId="73221BA9" w16cid:durableId="22A7A650"/>
  <w16cid:commentId w16cid:paraId="1CC46C68" w16cid:durableId="22A7985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2935F" w14:textId="77777777" w:rsidR="00C97E65" w:rsidRDefault="00C97E65" w:rsidP="00CA31F6">
      <w:r>
        <w:separator/>
      </w:r>
    </w:p>
    <w:p w14:paraId="554C9B2C" w14:textId="77777777" w:rsidR="00C97E65" w:rsidRDefault="00C97E65" w:rsidP="00CA31F6"/>
    <w:p w14:paraId="76E9C3E4" w14:textId="77777777" w:rsidR="00C97E65" w:rsidRDefault="00C97E65" w:rsidP="00CA31F6"/>
    <w:p w14:paraId="010D0B07" w14:textId="77777777" w:rsidR="00C97E65" w:rsidRDefault="00C97E65" w:rsidP="00CA31F6"/>
    <w:p w14:paraId="6C6CAF22" w14:textId="77777777" w:rsidR="00C97E65" w:rsidRDefault="00C97E65" w:rsidP="00CA31F6"/>
    <w:p w14:paraId="20878FE9" w14:textId="77777777" w:rsidR="00C97E65" w:rsidRDefault="00C97E65" w:rsidP="00CA31F6"/>
    <w:p w14:paraId="0BA89386" w14:textId="77777777" w:rsidR="00C97E65" w:rsidRDefault="00C97E65" w:rsidP="00CA31F6"/>
    <w:p w14:paraId="5D301FCB" w14:textId="77777777" w:rsidR="00C97E65" w:rsidRDefault="00C97E65" w:rsidP="00CA31F6"/>
    <w:p w14:paraId="1A409DB8" w14:textId="77777777" w:rsidR="00C97E65" w:rsidRDefault="00C97E65" w:rsidP="00CA31F6"/>
    <w:p w14:paraId="3BEF4FB2" w14:textId="77777777" w:rsidR="00C97E65" w:rsidRDefault="00C97E65" w:rsidP="00CA31F6"/>
    <w:p w14:paraId="66D12DD0" w14:textId="77777777" w:rsidR="00C97E65" w:rsidRDefault="00C97E65" w:rsidP="00CA31F6"/>
    <w:p w14:paraId="01D76FB7" w14:textId="77777777" w:rsidR="00C97E65" w:rsidRDefault="00C97E65" w:rsidP="00CA31F6"/>
    <w:p w14:paraId="40E56937" w14:textId="77777777" w:rsidR="00C97E65" w:rsidRDefault="00C97E65" w:rsidP="00CA31F6"/>
    <w:p w14:paraId="3C02437E" w14:textId="77777777" w:rsidR="00C97E65" w:rsidRDefault="00C97E65" w:rsidP="00CA31F6"/>
    <w:p w14:paraId="3DE40174" w14:textId="77777777" w:rsidR="00C97E65" w:rsidRDefault="00C97E65" w:rsidP="00CA31F6"/>
    <w:p w14:paraId="6F18A052" w14:textId="77777777" w:rsidR="00C97E65" w:rsidRDefault="00C97E65" w:rsidP="00CA31F6"/>
    <w:p w14:paraId="1ECB5A2F" w14:textId="77777777" w:rsidR="00C97E65" w:rsidRDefault="00C97E65" w:rsidP="00CA31F6"/>
    <w:p w14:paraId="7A4F823B" w14:textId="77777777" w:rsidR="00C97E65" w:rsidRDefault="00C97E65" w:rsidP="00CA31F6"/>
    <w:p w14:paraId="5744045F" w14:textId="77777777" w:rsidR="00C97E65" w:rsidRDefault="00C97E65" w:rsidP="00CA31F6"/>
    <w:p w14:paraId="6768A2ED" w14:textId="77777777" w:rsidR="00C97E65" w:rsidRDefault="00C97E65" w:rsidP="00CA31F6"/>
    <w:p w14:paraId="343F45F3" w14:textId="77777777" w:rsidR="00C97E65" w:rsidRDefault="00C97E65" w:rsidP="00CA31F6"/>
    <w:p w14:paraId="7A6B4BAC" w14:textId="77777777" w:rsidR="00C97E65" w:rsidRDefault="00C97E65" w:rsidP="00CA31F6"/>
    <w:p w14:paraId="014301DF" w14:textId="77777777" w:rsidR="00C97E65" w:rsidRDefault="00C97E65" w:rsidP="00CA31F6"/>
    <w:p w14:paraId="02AB6936" w14:textId="77777777" w:rsidR="00C97E65" w:rsidRDefault="00C97E65" w:rsidP="00CA31F6"/>
    <w:p w14:paraId="04EFDBA5" w14:textId="77777777" w:rsidR="00C97E65" w:rsidRDefault="00C97E65" w:rsidP="00CA31F6"/>
    <w:p w14:paraId="00C9E933" w14:textId="77777777" w:rsidR="00C97E65" w:rsidRDefault="00C97E65" w:rsidP="00CA31F6"/>
  </w:endnote>
  <w:endnote w:type="continuationSeparator" w:id="0">
    <w:p w14:paraId="7D9C869D" w14:textId="77777777" w:rsidR="00C97E65" w:rsidRDefault="00C97E65" w:rsidP="00CA31F6">
      <w:r>
        <w:continuationSeparator/>
      </w:r>
    </w:p>
    <w:p w14:paraId="78E541F9" w14:textId="77777777" w:rsidR="00C97E65" w:rsidRDefault="00C97E65" w:rsidP="00CA31F6"/>
    <w:p w14:paraId="0E20E0ED" w14:textId="77777777" w:rsidR="00C97E65" w:rsidRDefault="00C97E65" w:rsidP="00CA31F6"/>
    <w:p w14:paraId="1E619421" w14:textId="77777777" w:rsidR="00C97E65" w:rsidRDefault="00C97E65" w:rsidP="00CA31F6"/>
    <w:p w14:paraId="207C7A07" w14:textId="77777777" w:rsidR="00C97E65" w:rsidRDefault="00C97E65" w:rsidP="00CA31F6"/>
    <w:p w14:paraId="62620F52" w14:textId="77777777" w:rsidR="00C97E65" w:rsidRDefault="00C97E65" w:rsidP="00CA31F6"/>
    <w:p w14:paraId="66F2A024" w14:textId="77777777" w:rsidR="00C97E65" w:rsidRDefault="00C97E65" w:rsidP="00CA31F6"/>
    <w:p w14:paraId="04F67FBD" w14:textId="77777777" w:rsidR="00C97E65" w:rsidRDefault="00C97E65" w:rsidP="00CA31F6"/>
    <w:p w14:paraId="7F8F3665" w14:textId="77777777" w:rsidR="00C97E65" w:rsidRDefault="00C97E65" w:rsidP="00CA31F6"/>
    <w:p w14:paraId="3426BE7F" w14:textId="77777777" w:rsidR="00C97E65" w:rsidRDefault="00C97E65" w:rsidP="00CA31F6"/>
    <w:p w14:paraId="4D66E713" w14:textId="77777777" w:rsidR="00C97E65" w:rsidRDefault="00C97E65" w:rsidP="00CA31F6"/>
    <w:p w14:paraId="7FBBB50A" w14:textId="77777777" w:rsidR="00C97E65" w:rsidRDefault="00C97E65" w:rsidP="00CA31F6"/>
    <w:p w14:paraId="5F1D4B79" w14:textId="77777777" w:rsidR="00C97E65" w:rsidRDefault="00C97E65" w:rsidP="00CA31F6"/>
    <w:p w14:paraId="01E55121" w14:textId="77777777" w:rsidR="00C97E65" w:rsidRDefault="00C97E65" w:rsidP="00CA31F6"/>
    <w:p w14:paraId="55660F3E" w14:textId="77777777" w:rsidR="00C97E65" w:rsidRDefault="00C97E65" w:rsidP="00CA31F6"/>
    <w:p w14:paraId="47639677" w14:textId="77777777" w:rsidR="00C97E65" w:rsidRDefault="00C97E65" w:rsidP="00CA31F6"/>
    <w:p w14:paraId="52903503" w14:textId="77777777" w:rsidR="00C97E65" w:rsidRDefault="00C97E65" w:rsidP="00CA31F6"/>
    <w:p w14:paraId="014E8F82" w14:textId="77777777" w:rsidR="00C97E65" w:rsidRDefault="00C97E65" w:rsidP="00CA31F6"/>
    <w:p w14:paraId="3DE4126B" w14:textId="77777777" w:rsidR="00C97E65" w:rsidRDefault="00C97E65" w:rsidP="00CA31F6"/>
    <w:p w14:paraId="71A36272" w14:textId="77777777" w:rsidR="00C97E65" w:rsidRDefault="00C97E65" w:rsidP="00CA31F6"/>
    <w:p w14:paraId="240490F9" w14:textId="77777777" w:rsidR="00C97E65" w:rsidRDefault="00C97E65" w:rsidP="00CA31F6"/>
    <w:p w14:paraId="5E3A671D" w14:textId="77777777" w:rsidR="00C97E65" w:rsidRDefault="00C97E65" w:rsidP="00CA31F6"/>
    <w:p w14:paraId="0192A865" w14:textId="77777777" w:rsidR="00C97E65" w:rsidRDefault="00C97E65" w:rsidP="00CA31F6"/>
    <w:p w14:paraId="7252CA88" w14:textId="77777777" w:rsidR="00C97E65" w:rsidRDefault="00C97E65" w:rsidP="00CA31F6"/>
    <w:p w14:paraId="6D30CB2D" w14:textId="77777777" w:rsidR="00C97E65" w:rsidRDefault="00C97E65" w:rsidP="00CA31F6"/>
    <w:p w14:paraId="03EF67D3" w14:textId="77777777" w:rsidR="00C97E65" w:rsidRDefault="00C97E65"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93638" w14:textId="77777777" w:rsidR="00C97E65" w:rsidRDefault="00C97E65" w:rsidP="00CA31F6">
      <w:r>
        <w:separator/>
      </w:r>
    </w:p>
    <w:p w14:paraId="6711DAAF" w14:textId="77777777" w:rsidR="00C97E65" w:rsidRDefault="00C97E65" w:rsidP="00CA31F6"/>
    <w:p w14:paraId="32FF4B55" w14:textId="77777777" w:rsidR="00C97E65" w:rsidRDefault="00C97E65" w:rsidP="00CA31F6"/>
    <w:p w14:paraId="06F9DAF7" w14:textId="77777777" w:rsidR="00C97E65" w:rsidRDefault="00C97E65" w:rsidP="00CA31F6"/>
    <w:p w14:paraId="3A51FC77" w14:textId="77777777" w:rsidR="00C97E65" w:rsidRDefault="00C97E65" w:rsidP="00CA31F6"/>
    <w:p w14:paraId="764F26B0" w14:textId="77777777" w:rsidR="00C97E65" w:rsidRDefault="00C97E65" w:rsidP="00CA31F6"/>
    <w:p w14:paraId="558C1663" w14:textId="77777777" w:rsidR="00C97E65" w:rsidRDefault="00C97E65" w:rsidP="00CA31F6"/>
    <w:p w14:paraId="7A43B5E5" w14:textId="77777777" w:rsidR="00C97E65" w:rsidRDefault="00C97E65" w:rsidP="00CA31F6"/>
    <w:p w14:paraId="12A5FB8B" w14:textId="77777777" w:rsidR="00C97E65" w:rsidRDefault="00C97E65" w:rsidP="00CA31F6"/>
    <w:p w14:paraId="04AFC5F6" w14:textId="77777777" w:rsidR="00C97E65" w:rsidRDefault="00C97E65" w:rsidP="00CA31F6"/>
    <w:p w14:paraId="664A2643" w14:textId="77777777" w:rsidR="00C97E65" w:rsidRDefault="00C97E65" w:rsidP="00CA31F6"/>
    <w:p w14:paraId="45AAC583" w14:textId="77777777" w:rsidR="00C97E65" w:rsidRDefault="00C97E65" w:rsidP="00CA31F6"/>
    <w:p w14:paraId="4367FF04" w14:textId="77777777" w:rsidR="00C97E65" w:rsidRDefault="00C97E65" w:rsidP="00CA31F6"/>
    <w:p w14:paraId="07AF20C9" w14:textId="77777777" w:rsidR="00C97E65" w:rsidRDefault="00C97E65" w:rsidP="00CA31F6"/>
    <w:p w14:paraId="64897ACF" w14:textId="77777777" w:rsidR="00C97E65" w:rsidRDefault="00C97E65" w:rsidP="00CA31F6"/>
    <w:p w14:paraId="09395575" w14:textId="77777777" w:rsidR="00C97E65" w:rsidRDefault="00C97E65" w:rsidP="00CA31F6"/>
    <w:p w14:paraId="77901F73" w14:textId="77777777" w:rsidR="00C97E65" w:rsidRDefault="00C97E65" w:rsidP="00CA31F6"/>
  </w:footnote>
  <w:footnote w:type="continuationSeparator" w:id="0">
    <w:p w14:paraId="58B9436A" w14:textId="77777777" w:rsidR="00C97E65" w:rsidRDefault="00C97E65" w:rsidP="00CA31F6">
      <w:r>
        <w:continuationSeparator/>
      </w:r>
    </w:p>
    <w:p w14:paraId="565C1B23" w14:textId="77777777" w:rsidR="00C97E65" w:rsidRDefault="00C97E65" w:rsidP="00CA31F6"/>
    <w:p w14:paraId="268A018E" w14:textId="77777777" w:rsidR="00C97E65" w:rsidRDefault="00C97E65" w:rsidP="00CA31F6"/>
    <w:p w14:paraId="176A7762" w14:textId="77777777" w:rsidR="00C97E65" w:rsidRDefault="00C97E65" w:rsidP="00CA31F6"/>
    <w:p w14:paraId="6A72B96D" w14:textId="77777777" w:rsidR="00C97E65" w:rsidRDefault="00C97E65" w:rsidP="00CA31F6"/>
    <w:p w14:paraId="4E4067BC" w14:textId="77777777" w:rsidR="00C97E65" w:rsidRDefault="00C97E65" w:rsidP="00CA31F6"/>
    <w:p w14:paraId="17D868AC" w14:textId="77777777" w:rsidR="00C97E65" w:rsidRDefault="00C97E65" w:rsidP="00CA31F6"/>
    <w:p w14:paraId="64344C00" w14:textId="77777777" w:rsidR="00C97E65" w:rsidRDefault="00C97E65" w:rsidP="00CA31F6"/>
    <w:p w14:paraId="45547AB6" w14:textId="77777777" w:rsidR="00C97E65" w:rsidRDefault="00C97E65" w:rsidP="00CA31F6"/>
    <w:p w14:paraId="54F4625F" w14:textId="77777777" w:rsidR="00C97E65" w:rsidRDefault="00C97E65" w:rsidP="00CA31F6"/>
    <w:p w14:paraId="3E6EB093" w14:textId="77777777" w:rsidR="00C97E65" w:rsidRDefault="00C97E65" w:rsidP="00CA31F6"/>
    <w:p w14:paraId="3778DDFB" w14:textId="77777777" w:rsidR="00C97E65" w:rsidRDefault="00C97E65" w:rsidP="00CA31F6"/>
    <w:p w14:paraId="32E8B336" w14:textId="77777777" w:rsidR="00C97E65" w:rsidRDefault="00C97E65" w:rsidP="00CA31F6"/>
    <w:p w14:paraId="242FEDF8" w14:textId="77777777" w:rsidR="00C97E65" w:rsidRDefault="00C97E65" w:rsidP="00CA31F6"/>
    <w:p w14:paraId="5DC90448" w14:textId="77777777" w:rsidR="00C97E65" w:rsidRDefault="00C97E65" w:rsidP="00CA31F6"/>
    <w:p w14:paraId="03B6190C" w14:textId="77777777" w:rsidR="00C97E65" w:rsidRDefault="00C97E65" w:rsidP="00CA31F6"/>
    <w:p w14:paraId="7BEBA17F" w14:textId="77777777" w:rsidR="00C97E65" w:rsidRDefault="00C97E65" w:rsidP="00CA31F6"/>
    <w:p w14:paraId="199F7190" w14:textId="77777777" w:rsidR="00C97E65" w:rsidRDefault="00C97E65" w:rsidP="00CA31F6"/>
    <w:p w14:paraId="14D44E7F" w14:textId="77777777" w:rsidR="00C97E65" w:rsidRDefault="00C97E65" w:rsidP="00CA31F6"/>
    <w:p w14:paraId="2FD425EB" w14:textId="77777777" w:rsidR="00C97E65" w:rsidRDefault="00C97E65" w:rsidP="00CA31F6"/>
    <w:p w14:paraId="78BF82A8" w14:textId="77777777" w:rsidR="00C97E65" w:rsidRDefault="00C97E65" w:rsidP="00CA31F6"/>
    <w:p w14:paraId="66046283" w14:textId="77777777" w:rsidR="00C97E65" w:rsidRDefault="00C97E65" w:rsidP="00CA31F6"/>
    <w:p w14:paraId="5144229E" w14:textId="77777777" w:rsidR="00C97E65" w:rsidRDefault="00C97E65" w:rsidP="00CA31F6"/>
    <w:p w14:paraId="3DF0D7DF" w14:textId="77777777" w:rsidR="00C97E65" w:rsidRDefault="00C97E65" w:rsidP="00CA31F6"/>
    <w:p w14:paraId="5B9662FF" w14:textId="77777777" w:rsidR="00C97E65" w:rsidRDefault="00C97E65" w:rsidP="00CA31F6"/>
    <w:p w14:paraId="3360BA70" w14:textId="77777777" w:rsidR="00C97E65" w:rsidRDefault="00C97E65"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1F713F"/>
    <w:rsid w:val="0020033C"/>
    <w:rsid w:val="00200B8F"/>
    <w:rsid w:val="00201E61"/>
    <w:rsid w:val="0020708D"/>
    <w:rsid w:val="002074FA"/>
    <w:rsid w:val="00211AFB"/>
    <w:rsid w:val="00211D6D"/>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54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089C"/>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6BB"/>
    <w:rsid w:val="003A5B9F"/>
    <w:rsid w:val="003A615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E7D1F"/>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4E7"/>
    <w:rsid w:val="005A7BCA"/>
    <w:rsid w:val="005B073C"/>
    <w:rsid w:val="005B39DC"/>
    <w:rsid w:val="005B3A99"/>
    <w:rsid w:val="005B4D96"/>
    <w:rsid w:val="005B53F2"/>
    <w:rsid w:val="005B61E3"/>
    <w:rsid w:val="005B7330"/>
    <w:rsid w:val="005B79CC"/>
    <w:rsid w:val="005C1336"/>
    <w:rsid w:val="005C143B"/>
    <w:rsid w:val="005C22AE"/>
    <w:rsid w:val="005C2958"/>
    <w:rsid w:val="005C2CAD"/>
    <w:rsid w:val="005C34DA"/>
    <w:rsid w:val="005C3E4D"/>
    <w:rsid w:val="005C43DB"/>
    <w:rsid w:val="005C49A3"/>
    <w:rsid w:val="005C4AE5"/>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31DB"/>
    <w:rsid w:val="00B043C6"/>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5C1"/>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E65"/>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0FE8"/>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193"/>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4</TotalTime>
  <Pages>49</Pages>
  <Words>13943</Words>
  <Characters>75298</Characters>
  <Application>Microsoft Office Word</Application>
  <DocSecurity>0</DocSecurity>
  <Lines>627</Lines>
  <Paragraphs>17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906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3</cp:revision>
  <cp:lastPrinted>2003-10-22T01:33:00Z</cp:lastPrinted>
  <dcterms:created xsi:type="dcterms:W3CDTF">2020-07-01T22:52:00Z</dcterms:created>
  <dcterms:modified xsi:type="dcterms:W3CDTF">2020-07-2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